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81F8DC" w14:textId="09BE7254" w:rsidR="00494E99" w:rsidRDefault="0017774C" w:rsidP="0017774C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830986">
        <w:rPr>
          <w:lang w:val="en-US"/>
        </w:rPr>
        <w:t>6</w:t>
      </w:r>
      <w:r w:rsidR="00494E99">
        <w:rPr>
          <w:lang w:val="en-US"/>
        </w:rPr>
        <w:t xml:space="preserve">. </w:t>
      </w:r>
      <w:r w:rsidR="005F6E1E">
        <w:rPr>
          <w:lang w:val="en-US"/>
        </w:rPr>
        <w:t>Myster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8951B9" w14:paraId="2FC1C015" w14:textId="77777777" w:rsidTr="00EF4382">
        <w:tc>
          <w:tcPr>
            <w:tcW w:w="2358" w:type="dxa"/>
          </w:tcPr>
          <w:p w14:paraId="3534D681" w14:textId="77777777" w:rsidR="008951B9" w:rsidRDefault="008951B9" w:rsidP="00EF4382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4715F0C0" w14:textId="76DE3557" w:rsidR="008951B9" w:rsidRPr="00DE5303" w:rsidRDefault="005F6E1E" w:rsidP="00EF4382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mystery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2666498" w14:textId="77777777" w:rsidR="008951B9" w:rsidRPr="008951B9" w:rsidRDefault="008951B9" w:rsidP="006177BD">
      <w:pPr>
        <w:jc w:val="both"/>
        <w:rPr>
          <w:lang w:val="en-US"/>
        </w:rPr>
      </w:pPr>
    </w:p>
    <w:p w14:paraId="2649200E" w14:textId="3112BA70" w:rsidR="00910F44" w:rsidRDefault="003A3771" w:rsidP="00910F44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 xml:space="preserve">Write a program named </w:t>
      </w:r>
      <w:r w:rsidR="005F6E1E">
        <w:rPr>
          <w:rStyle w:val="CodeChar"/>
        </w:rPr>
        <w:t>mystery</w:t>
      </w:r>
      <w:r w:rsidR="00B419C7">
        <w:rPr>
          <w:rStyle w:val="CodeChar"/>
        </w:rPr>
        <w:t>.py</w:t>
      </w:r>
      <w:r>
        <w:rPr>
          <w:rFonts w:eastAsiaTheme="majorEastAsia"/>
          <w:lang w:val="en-US"/>
        </w:rPr>
        <w:t xml:space="preserve"> </w:t>
      </w:r>
      <w:r w:rsidR="005F6E1E">
        <w:rPr>
          <w:rFonts w:eastAsiaTheme="majorEastAsia"/>
          <w:lang w:val="en-US"/>
        </w:rPr>
        <w:t xml:space="preserve">that implements a function name also mystery. The function should accept two integers </w:t>
      </w:r>
      <w:r w:rsidR="005F6E1E" w:rsidRPr="005F6E1E">
        <w:rPr>
          <w:rStyle w:val="CodeChar"/>
        </w:rPr>
        <w:t>a</w:t>
      </w:r>
      <w:r w:rsidR="005F6E1E">
        <w:rPr>
          <w:rFonts w:eastAsiaTheme="majorEastAsia"/>
          <w:lang w:val="en-US"/>
        </w:rPr>
        <w:t xml:space="preserve"> and </w:t>
      </w:r>
      <w:r w:rsidR="005F6E1E" w:rsidRPr="005F6E1E">
        <w:rPr>
          <w:rStyle w:val="CodeChar"/>
        </w:rPr>
        <w:t>b</w:t>
      </w:r>
      <w:r w:rsidR="005F6E1E">
        <w:rPr>
          <w:rFonts w:eastAsiaTheme="majorEastAsia"/>
          <w:lang w:val="en-US"/>
        </w:rPr>
        <w:t xml:space="preserve"> greater than zero and return an integer as well. The function should implement the flowchart given in Figure 1. Write code to test the functio</w:t>
      </w:r>
      <w:bookmarkStart w:id="0" w:name="_GoBack"/>
      <w:bookmarkEnd w:id="0"/>
      <w:r w:rsidR="005F6E1E">
        <w:rPr>
          <w:rFonts w:eastAsiaTheme="majorEastAsia"/>
          <w:lang w:val="en-US"/>
        </w:rPr>
        <w:t xml:space="preserve">n by calling multiple times on different value. Below sample output produced by calling function through a program that accepts two command line argument. </w:t>
      </w:r>
    </w:p>
    <w:p w14:paraId="2D52E7A3" w14:textId="77777777" w:rsidR="00830986" w:rsidRDefault="00830986" w:rsidP="00830986">
      <w:pPr>
        <w:keepNext/>
        <w:jc w:val="both"/>
      </w:pPr>
      <w:r>
        <w:rPr>
          <w:rFonts w:eastAsiaTheme="majorEastAsia"/>
          <w:noProof/>
          <w:lang w:val="en-US"/>
        </w:rPr>
        <w:drawing>
          <wp:inline distT="0" distB="0" distL="0" distR="0" wp14:anchorId="1D69A797" wp14:editId="7D739DBD">
            <wp:extent cx="5731510" cy="14478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CD.png"/>
                    <pic:cNvPicPr/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44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872BD6" w14:textId="4BD56F7F" w:rsidR="005F6E1E" w:rsidRPr="00830986" w:rsidRDefault="00830986" w:rsidP="00830986">
      <w:pPr>
        <w:pStyle w:val="Caption"/>
        <w:jc w:val="center"/>
        <w:rPr>
          <w:rFonts w:eastAsiaTheme="majorEastAsia"/>
          <w:sz w:val="20"/>
          <w:szCs w:val="18"/>
          <w:lang w:val="en-US"/>
        </w:rPr>
      </w:pPr>
      <w:r w:rsidRPr="00830986">
        <w:rPr>
          <w:sz w:val="20"/>
          <w:szCs w:val="18"/>
        </w:rPr>
        <w:t xml:space="preserve">Figure </w:t>
      </w:r>
      <w:r w:rsidRPr="00830986">
        <w:rPr>
          <w:sz w:val="20"/>
          <w:szCs w:val="18"/>
        </w:rPr>
        <w:fldChar w:fldCharType="begin"/>
      </w:r>
      <w:r w:rsidRPr="00830986">
        <w:rPr>
          <w:sz w:val="20"/>
          <w:szCs w:val="18"/>
        </w:rPr>
        <w:instrText xml:space="preserve"> SEQ Figure \* ARABIC </w:instrText>
      </w:r>
      <w:r w:rsidRPr="00830986">
        <w:rPr>
          <w:sz w:val="20"/>
          <w:szCs w:val="18"/>
        </w:rPr>
        <w:fldChar w:fldCharType="separate"/>
      </w:r>
      <w:r w:rsidR="00244F15">
        <w:rPr>
          <w:noProof/>
          <w:sz w:val="20"/>
          <w:szCs w:val="18"/>
        </w:rPr>
        <w:t>1</w:t>
      </w:r>
      <w:r w:rsidRPr="00830986">
        <w:rPr>
          <w:sz w:val="20"/>
          <w:szCs w:val="18"/>
        </w:rPr>
        <w:fldChar w:fldCharType="end"/>
      </w:r>
      <w:r w:rsidRPr="00830986">
        <w:rPr>
          <w:sz w:val="20"/>
          <w:szCs w:val="18"/>
          <w:lang w:val="en-US"/>
        </w:rPr>
        <w:t>: Flowchart of our mystery function</w:t>
      </w:r>
    </w:p>
    <w:p w14:paraId="54DC50B8" w14:textId="77777777" w:rsidR="00830986" w:rsidRDefault="00830986" w:rsidP="00910F44">
      <w:pPr>
        <w:jc w:val="both"/>
        <w:rPr>
          <w:rFonts w:eastAsiaTheme="majorEastAsia"/>
          <w:lang w:val="en-US"/>
        </w:rPr>
      </w:pPr>
    </w:p>
    <w:p w14:paraId="277EBB0C" w14:textId="5AF8C67D" w:rsidR="00A924FE" w:rsidRPr="00A924FE" w:rsidRDefault="00A924F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 w:rsidR="005F6E1E">
        <w:rPr>
          <w:b/>
          <w:bCs/>
        </w:rPr>
        <w:t>mystery.py 45 27</w:t>
      </w:r>
      <w:r>
        <w:rPr>
          <w:b/>
          <w:bCs/>
        </w:rPr>
        <w:t xml:space="preserve"> </w:t>
      </w:r>
    </w:p>
    <w:p w14:paraId="357AE112" w14:textId="2F065951" w:rsidR="00C976C6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The value of </w:t>
      </w:r>
      <w:proofErr w:type="gramStart"/>
      <w:r>
        <w:t>mystery(</w:t>
      </w:r>
      <w:proofErr w:type="gramEnd"/>
      <w:r>
        <w:t>45, 27) is 9</w:t>
      </w:r>
      <w:r w:rsidR="00A924FE">
        <w:tab/>
      </w:r>
      <w:r w:rsidR="00A924FE">
        <w:tab/>
      </w:r>
      <w:r w:rsidR="00A924FE">
        <w:tab/>
      </w:r>
      <w:r w:rsidR="00A924FE">
        <w:tab/>
        <w:t xml:space="preserve">  </w:t>
      </w:r>
      <w:r w:rsidR="00A924FE">
        <w:tab/>
      </w:r>
    </w:p>
    <w:p w14:paraId="219D3AD0" w14:textId="77777777" w:rsidR="005F6E1E" w:rsidRPr="005F6E1E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</w:p>
    <w:p w14:paraId="49A61C7B" w14:textId="1DBBC4D7" w:rsidR="005F6E1E" w:rsidRPr="00A924FE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>
        <w:rPr>
          <w:b/>
          <w:bCs/>
        </w:rPr>
        <w:t xml:space="preserve">mystery.py </w:t>
      </w:r>
      <w:r>
        <w:rPr>
          <w:b/>
          <w:bCs/>
        </w:rPr>
        <w:t>112</w:t>
      </w:r>
      <w:r>
        <w:rPr>
          <w:b/>
          <w:bCs/>
        </w:rPr>
        <w:t xml:space="preserve"> </w:t>
      </w:r>
      <w:r>
        <w:rPr>
          <w:b/>
          <w:bCs/>
        </w:rPr>
        <w:t>98</w:t>
      </w:r>
      <w:r>
        <w:rPr>
          <w:b/>
          <w:bCs/>
        </w:rPr>
        <w:t xml:space="preserve"> </w:t>
      </w:r>
    </w:p>
    <w:p w14:paraId="5F752322" w14:textId="4C61B413" w:rsidR="005F6E1E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>
        <w:t xml:space="preserve">The value of </w:t>
      </w:r>
      <w:proofErr w:type="gramStart"/>
      <w:r>
        <w:t>mystery(</w:t>
      </w:r>
      <w:proofErr w:type="gramEnd"/>
      <w:r>
        <w:t>112</w:t>
      </w:r>
      <w:r>
        <w:t xml:space="preserve">, </w:t>
      </w:r>
      <w:r>
        <w:t>98</w:t>
      </w:r>
      <w:r>
        <w:t xml:space="preserve">) is </w:t>
      </w:r>
      <w:r>
        <w:t>14</w:t>
      </w:r>
      <w:r>
        <w:tab/>
      </w:r>
    </w:p>
    <w:p w14:paraId="738FD6DF" w14:textId="77777777" w:rsidR="005F6E1E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</w:p>
    <w:p w14:paraId="1A6A4B89" w14:textId="0088A48F" w:rsidR="005F6E1E" w:rsidRPr="00A924FE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>
        <w:rPr>
          <w:b/>
          <w:bCs/>
        </w:rPr>
        <w:t xml:space="preserve">mystery.py </w:t>
      </w:r>
      <w:r>
        <w:rPr>
          <w:b/>
          <w:bCs/>
        </w:rPr>
        <w:t>856</w:t>
      </w:r>
      <w:r>
        <w:rPr>
          <w:b/>
          <w:bCs/>
        </w:rPr>
        <w:t xml:space="preserve"> </w:t>
      </w:r>
      <w:r>
        <w:rPr>
          <w:b/>
          <w:bCs/>
        </w:rPr>
        <w:t>1024</w:t>
      </w:r>
      <w:r>
        <w:rPr>
          <w:b/>
          <w:bCs/>
        </w:rPr>
        <w:t xml:space="preserve"> </w:t>
      </w:r>
    </w:p>
    <w:p w14:paraId="251B1110" w14:textId="31D770E4" w:rsidR="005F6E1E" w:rsidRPr="00A924FE" w:rsidRDefault="005F6E1E" w:rsidP="005F6E1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rPr>
          <w:b/>
          <w:bCs/>
          <w:color w:val="00B050"/>
        </w:rPr>
      </w:pPr>
      <w:r>
        <w:t xml:space="preserve">The value of </w:t>
      </w:r>
      <w:proofErr w:type="gramStart"/>
      <w:r>
        <w:t>mystery(</w:t>
      </w:r>
      <w:proofErr w:type="gramEnd"/>
      <w:r>
        <w:t>856</w:t>
      </w:r>
      <w:r>
        <w:t xml:space="preserve">, </w:t>
      </w:r>
      <w:r>
        <w:t>1024</w:t>
      </w:r>
      <w:r>
        <w:t xml:space="preserve">) is </w:t>
      </w:r>
      <w:r>
        <w:t>8</w:t>
      </w:r>
      <w:r>
        <w:tab/>
      </w:r>
    </w:p>
    <w:p w14:paraId="447C8E6C" w14:textId="03F185ED" w:rsidR="00D641D7" w:rsidRPr="00C976C6" w:rsidRDefault="007876D2" w:rsidP="00C976C6">
      <w:pPr>
        <w:pStyle w:val="Caption"/>
        <w:jc w:val="center"/>
        <w:rPr>
          <w:sz w:val="20"/>
          <w:szCs w:val="18"/>
        </w:rPr>
      </w:pPr>
      <w:r w:rsidRPr="007876D2">
        <w:rPr>
          <w:sz w:val="20"/>
          <w:szCs w:val="18"/>
        </w:rPr>
        <w:t xml:space="preserve">Figure </w:t>
      </w:r>
      <w:r w:rsidRPr="007876D2">
        <w:rPr>
          <w:sz w:val="20"/>
          <w:szCs w:val="18"/>
        </w:rPr>
        <w:fldChar w:fldCharType="begin"/>
      </w:r>
      <w:r w:rsidRPr="007876D2">
        <w:rPr>
          <w:sz w:val="20"/>
          <w:szCs w:val="18"/>
        </w:rPr>
        <w:instrText xml:space="preserve"> SEQ Figure \* ARABIC </w:instrText>
      </w:r>
      <w:r w:rsidRPr="007876D2">
        <w:rPr>
          <w:sz w:val="20"/>
          <w:szCs w:val="18"/>
        </w:rPr>
        <w:fldChar w:fldCharType="separate"/>
      </w:r>
      <w:r w:rsidR="00244F15">
        <w:rPr>
          <w:noProof/>
          <w:sz w:val="20"/>
          <w:szCs w:val="18"/>
        </w:rPr>
        <w:t>2</w:t>
      </w:r>
      <w:r w:rsidRPr="007876D2">
        <w:rPr>
          <w:sz w:val="20"/>
          <w:szCs w:val="18"/>
        </w:rPr>
        <w:fldChar w:fldCharType="end"/>
      </w:r>
      <w:r w:rsidRPr="007876D2">
        <w:rPr>
          <w:sz w:val="20"/>
          <w:szCs w:val="18"/>
          <w:lang w:val="en-US"/>
        </w:rPr>
        <w:t xml:space="preserve">: Sample </w:t>
      </w:r>
      <w:r>
        <w:rPr>
          <w:sz w:val="20"/>
          <w:szCs w:val="18"/>
          <w:lang w:val="en-US"/>
        </w:rPr>
        <w:t>o</w:t>
      </w:r>
      <w:r w:rsidRPr="007876D2">
        <w:rPr>
          <w:sz w:val="20"/>
          <w:szCs w:val="18"/>
          <w:lang w:val="en-US"/>
        </w:rPr>
        <w:t xml:space="preserve">utput for Problem </w:t>
      </w:r>
      <w:r w:rsidR="00830986">
        <w:rPr>
          <w:sz w:val="20"/>
          <w:szCs w:val="18"/>
          <w:lang w:val="en-US"/>
        </w:rPr>
        <w:t>6</w:t>
      </w:r>
      <w:r>
        <w:rPr>
          <w:sz w:val="20"/>
          <w:szCs w:val="18"/>
          <w:lang w:val="en-US"/>
        </w:rPr>
        <w:t xml:space="preserve"> </w:t>
      </w:r>
    </w:p>
    <w:p w14:paraId="6196A972" w14:textId="1513661F" w:rsidR="00C03B54" w:rsidRDefault="00C03B54" w:rsidP="00C03B54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830986">
        <w:rPr>
          <w:lang w:val="en-US"/>
        </w:rPr>
        <w:t>7</w:t>
      </w:r>
      <w:r>
        <w:rPr>
          <w:lang w:val="en-US"/>
        </w:rPr>
        <w:t xml:space="preserve">. </w:t>
      </w:r>
      <w:r w:rsidR="00830986">
        <w:rPr>
          <w:lang w:val="en-US"/>
        </w:rPr>
        <w:t>Converter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C03B54" w14:paraId="168B6FE1" w14:textId="77777777" w:rsidTr="00CA5301">
        <w:tc>
          <w:tcPr>
            <w:tcW w:w="2358" w:type="dxa"/>
          </w:tcPr>
          <w:p w14:paraId="6BEF5A8B" w14:textId="77777777" w:rsidR="00C03B54" w:rsidRDefault="00C03B54" w:rsidP="00CA5301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5871886C" w14:textId="259773DF" w:rsidR="00C03B54" w:rsidRPr="00DE5303" w:rsidRDefault="00830986" w:rsidP="00CA5301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converter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C7FAE2E" w14:textId="3BBF83FF" w:rsidR="00C03B54" w:rsidRDefault="00C03B54" w:rsidP="00C03B54">
      <w:pPr>
        <w:jc w:val="both"/>
        <w:rPr>
          <w:lang w:val="en-US"/>
        </w:rPr>
      </w:pPr>
    </w:p>
    <w:p w14:paraId="12551D07" w14:textId="48B56759" w:rsidR="00B83161" w:rsidRPr="00B83161" w:rsidRDefault="00830986" w:rsidP="00B83161">
      <w:pPr>
        <w:jc w:val="both"/>
        <w:rPr>
          <w:lang w:val="en-US"/>
        </w:rPr>
      </w:pPr>
      <w:r>
        <w:rPr>
          <w:lang w:val="en-US"/>
        </w:rPr>
        <w:t xml:space="preserve">Write a program named converter that provides the means for doing temperature and time conversion. The program should accept input from the commands line and outputs a message should the conversion based on the user input specification. The output of the program should look like the following. </w:t>
      </w:r>
    </w:p>
    <w:p w14:paraId="16DAA767" w14:textId="7F347FB5" w:rsidR="003D02D3" w:rsidRDefault="00CF3DAA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="00830986" w:rsidRPr="00830986">
        <w:rPr>
          <w:b/>
          <w:bCs/>
          <w:sz w:val="20"/>
          <w:szCs w:val="20"/>
        </w:rPr>
        <w:t>python converter.py f0</w:t>
      </w:r>
    </w:p>
    <w:p w14:paraId="5AE0ECBE" w14:textId="7B36A572" w:rsidR="00EA0592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 xml:space="preserve">0.00 </w:t>
      </w:r>
      <w:r w:rsidRPr="00830986">
        <w:rPr>
          <w:sz w:val="20"/>
          <w:szCs w:val="20"/>
        </w:rPr>
        <w:t>degrees Fahrenheit is equivalent to -17.78 degrees Celsius.</w:t>
      </w:r>
    </w:p>
    <w:p w14:paraId="4530C7C8" w14:textId="77777777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3031C1EC" w14:textId="223ADDBA" w:rsid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="00830986" w:rsidRPr="00830986">
        <w:rPr>
          <w:b/>
          <w:bCs/>
          <w:sz w:val="20"/>
          <w:szCs w:val="20"/>
        </w:rPr>
        <w:t>python converter.py f32</w:t>
      </w:r>
    </w:p>
    <w:p w14:paraId="11866806" w14:textId="77777777" w:rsidR="00830986" w:rsidRDefault="00830986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830986">
        <w:rPr>
          <w:sz w:val="20"/>
          <w:szCs w:val="20"/>
        </w:rPr>
        <w:t>32.00 degrees Fahrenheit is equivalent to 0.00 degrees Celsius.</w:t>
      </w:r>
    </w:p>
    <w:p w14:paraId="024686F9" w14:textId="695AEA6C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lastRenderedPageBreak/>
        <w:t xml:space="preserve">% </w:t>
      </w:r>
      <w:r w:rsidRPr="00830986">
        <w:rPr>
          <w:b/>
          <w:bCs/>
          <w:sz w:val="20"/>
          <w:szCs w:val="20"/>
        </w:rPr>
        <w:t>python converter.py f</w:t>
      </w:r>
      <w:r>
        <w:rPr>
          <w:b/>
          <w:bCs/>
          <w:sz w:val="20"/>
          <w:szCs w:val="20"/>
        </w:rPr>
        <w:t>212</w:t>
      </w:r>
    </w:p>
    <w:p w14:paraId="66B4B53A" w14:textId="081F2B0C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 xml:space="preserve">212.00 </w:t>
      </w:r>
      <w:r w:rsidRPr="00830986">
        <w:rPr>
          <w:sz w:val="20"/>
          <w:szCs w:val="20"/>
        </w:rPr>
        <w:t xml:space="preserve">degrees Fahrenheit is equivalent to </w:t>
      </w:r>
      <w:r>
        <w:rPr>
          <w:sz w:val="20"/>
          <w:szCs w:val="20"/>
        </w:rPr>
        <w:t>100.00</w:t>
      </w:r>
      <w:r w:rsidRPr="00830986">
        <w:rPr>
          <w:sz w:val="20"/>
          <w:szCs w:val="20"/>
        </w:rPr>
        <w:t xml:space="preserve"> degrees Celsius.</w:t>
      </w:r>
    </w:p>
    <w:p w14:paraId="3D9969CF" w14:textId="77777777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417CFEB8" w14:textId="4A99C109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Pr="00830986">
        <w:rPr>
          <w:b/>
          <w:bCs/>
          <w:sz w:val="20"/>
          <w:szCs w:val="20"/>
        </w:rPr>
        <w:t>python converter.py c-40</w:t>
      </w:r>
    </w:p>
    <w:p w14:paraId="1ACFC7D4" w14:textId="050CECEF" w:rsidR="00EA0592" w:rsidRDefault="00830986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830986">
        <w:rPr>
          <w:sz w:val="20"/>
          <w:szCs w:val="20"/>
        </w:rPr>
        <w:t>-40.00 degrees Celsius is equivalent to -40.00 degrees Fahrenheit.</w:t>
      </w:r>
    </w:p>
    <w:p w14:paraId="5BEA2D1E" w14:textId="36C9B0CF" w:rsidR="00830986" w:rsidRDefault="00830986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388602C1" w14:textId="0F676F0F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Pr="00830986">
        <w:rPr>
          <w:b/>
          <w:bCs/>
          <w:sz w:val="20"/>
          <w:szCs w:val="20"/>
        </w:rPr>
        <w:t>python converter.py c-300</w:t>
      </w:r>
    </w:p>
    <w:p w14:paraId="799898F8" w14:textId="5A1DA0D8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830986">
        <w:rPr>
          <w:sz w:val="20"/>
          <w:szCs w:val="20"/>
        </w:rPr>
        <w:t>-300.00 degrees Celsius is equivalent to -508.00 degrees Fahrenheit.</w:t>
      </w:r>
    </w:p>
    <w:p w14:paraId="3DB07707" w14:textId="77777777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6E314812" w14:textId="0A3AC17E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Pr="00830986">
        <w:rPr>
          <w:b/>
          <w:bCs/>
          <w:sz w:val="20"/>
          <w:szCs w:val="20"/>
        </w:rPr>
        <w:t>python converter.py c37</w:t>
      </w:r>
    </w:p>
    <w:p w14:paraId="7290CFEF" w14:textId="2F378DA1" w:rsidR="00830986" w:rsidRDefault="00830986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830986">
        <w:rPr>
          <w:sz w:val="20"/>
          <w:szCs w:val="20"/>
        </w:rPr>
        <w:t>37.00 degrees Celsius is equivalent to 98.60 degrees Fahrenheit.</w:t>
      </w:r>
    </w:p>
    <w:p w14:paraId="01412C71" w14:textId="3C529217" w:rsidR="00830986" w:rsidRDefault="00830986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671BC2A3" w14:textId="7500B868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Pr="00830986">
        <w:rPr>
          <w:b/>
          <w:bCs/>
          <w:sz w:val="20"/>
          <w:szCs w:val="20"/>
        </w:rPr>
        <w:t>python converter.py t15</w:t>
      </w:r>
    </w:p>
    <w:p w14:paraId="36C64719" w14:textId="6F94A05E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830986">
        <w:rPr>
          <w:sz w:val="20"/>
          <w:szCs w:val="20"/>
        </w:rPr>
        <w:t xml:space="preserve">15 seconds in </w:t>
      </w:r>
      <w:proofErr w:type="spellStart"/>
      <w:r w:rsidRPr="00830986">
        <w:rPr>
          <w:sz w:val="20"/>
          <w:szCs w:val="20"/>
        </w:rPr>
        <w:t>hh:</w:t>
      </w:r>
      <w:proofErr w:type="gramStart"/>
      <w:r w:rsidRPr="00830986">
        <w:rPr>
          <w:sz w:val="20"/>
          <w:szCs w:val="20"/>
        </w:rPr>
        <w:t>mm:ss</w:t>
      </w:r>
      <w:proofErr w:type="spellEnd"/>
      <w:proofErr w:type="gramEnd"/>
      <w:r w:rsidRPr="00830986">
        <w:rPr>
          <w:sz w:val="20"/>
          <w:szCs w:val="20"/>
        </w:rPr>
        <w:t xml:space="preserve"> format is 00:00:15.</w:t>
      </w:r>
    </w:p>
    <w:p w14:paraId="33D931B5" w14:textId="77777777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6FA24832" w14:textId="76D4F539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Pr="00830986">
        <w:rPr>
          <w:b/>
          <w:bCs/>
          <w:sz w:val="20"/>
          <w:szCs w:val="20"/>
        </w:rPr>
        <w:t>python converter.py t1999</w:t>
      </w:r>
    </w:p>
    <w:p w14:paraId="276931A1" w14:textId="43F00260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830986">
        <w:rPr>
          <w:sz w:val="20"/>
          <w:szCs w:val="20"/>
        </w:rPr>
        <w:t xml:space="preserve">1999 seconds in </w:t>
      </w:r>
      <w:proofErr w:type="spellStart"/>
      <w:r w:rsidRPr="00830986">
        <w:rPr>
          <w:sz w:val="20"/>
          <w:szCs w:val="20"/>
        </w:rPr>
        <w:t>hh:</w:t>
      </w:r>
      <w:proofErr w:type="gramStart"/>
      <w:r w:rsidRPr="00830986">
        <w:rPr>
          <w:sz w:val="20"/>
          <w:szCs w:val="20"/>
        </w:rPr>
        <w:t>mm:ss</w:t>
      </w:r>
      <w:proofErr w:type="spellEnd"/>
      <w:proofErr w:type="gramEnd"/>
      <w:r w:rsidRPr="00830986">
        <w:rPr>
          <w:sz w:val="20"/>
          <w:szCs w:val="20"/>
        </w:rPr>
        <w:t xml:space="preserve"> format is 00:33:19.</w:t>
      </w:r>
    </w:p>
    <w:p w14:paraId="6997FAAF" w14:textId="77777777" w:rsidR="00830986" w:rsidRDefault="00830986" w:rsidP="0083098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2AEE5FE4" w14:textId="77777777" w:rsidR="00D555F9" w:rsidRDefault="00830986" w:rsidP="00D555F9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="00D555F9" w:rsidRPr="00D555F9">
        <w:rPr>
          <w:b/>
          <w:bCs/>
          <w:sz w:val="20"/>
          <w:szCs w:val="20"/>
        </w:rPr>
        <w:t>python converter.py t99999</w:t>
      </w:r>
    </w:p>
    <w:p w14:paraId="2642FE53" w14:textId="14267196" w:rsidR="00830986" w:rsidRPr="00EA0592" w:rsidRDefault="00D555F9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 w:rsidRPr="00D555F9">
        <w:rPr>
          <w:sz w:val="20"/>
          <w:szCs w:val="20"/>
        </w:rPr>
        <w:t xml:space="preserve">99999 seconds in </w:t>
      </w:r>
      <w:proofErr w:type="spellStart"/>
      <w:r w:rsidRPr="00D555F9">
        <w:rPr>
          <w:sz w:val="20"/>
          <w:szCs w:val="20"/>
        </w:rPr>
        <w:t>hh:</w:t>
      </w:r>
      <w:proofErr w:type="gramStart"/>
      <w:r w:rsidRPr="00D555F9">
        <w:rPr>
          <w:sz w:val="20"/>
          <w:szCs w:val="20"/>
        </w:rPr>
        <w:t>mm:ss</w:t>
      </w:r>
      <w:proofErr w:type="spellEnd"/>
      <w:proofErr w:type="gramEnd"/>
      <w:r w:rsidRPr="00D555F9">
        <w:rPr>
          <w:sz w:val="20"/>
          <w:szCs w:val="20"/>
        </w:rPr>
        <w:t xml:space="preserve"> format is 27:46:39.</w:t>
      </w:r>
    </w:p>
    <w:p w14:paraId="13790EE7" w14:textId="0670C34E" w:rsidR="007876D2" w:rsidRPr="00CF3DAA" w:rsidRDefault="00CF3DAA" w:rsidP="00CF3DAA">
      <w:pPr>
        <w:pStyle w:val="Caption"/>
        <w:jc w:val="center"/>
        <w:rPr>
          <w:sz w:val="20"/>
          <w:szCs w:val="18"/>
        </w:rPr>
      </w:pPr>
      <w:r w:rsidRPr="00CF3DAA">
        <w:rPr>
          <w:sz w:val="20"/>
          <w:szCs w:val="18"/>
        </w:rPr>
        <w:t xml:space="preserve">Figure </w:t>
      </w:r>
      <w:r w:rsidRPr="00CF3DAA">
        <w:rPr>
          <w:sz w:val="20"/>
          <w:szCs w:val="18"/>
        </w:rPr>
        <w:fldChar w:fldCharType="begin"/>
      </w:r>
      <w:r w:rsidRPr="00CF3DAA">
        <w:rPr>
          <w:sz w:val="20"/>
          <w:szCs w:val="18"/>
        </w:rPr>
        <w:instrText xml:space="preserve"> SEQ Figure \* ARABIC </w:instrText>
      </w:r>
      <w:r w:rsidRPr="00CF3DAA">
        <w:rPr>
          <w:sz w:val="20"/>
          <w:szCs w:val="18"/>
        </w:rPr>
        <w:fldChar w:fldCharType="separate"/>
      </w:r>
      <w:r w:rsidR="00244F15">
        <w:rPr>
          <w:noProof/>
          <w:sz w:val="20"/>
          <w:szCs w:val="18"/>
        </w:rPr>
        <w:t>3</w:t>
      </w:r>
      <w:r w:rsidRPr="00CF3DAA">
        <w:rPr>
          <w:sz w:val="20"/>
          <w:szCs w:val="18"/>
        </w:rPr>
        <w:fldChar w:fldCharType="end"/>
      </w:r>
      <w:r w:rsidRPr="00CF3DAA">
        <w:rPr>
          <w:sz w:val="20"/>
          <w:szCs w:val="18"/>
          <w:lang w:val="en-US"/>
        </w:rPr>
        <w:t xml:space="preserve">: Sample dialog for the program of Problem </w:t>
      </w:r>
      <w:r w:rsidR="00830986">
        <w:rPr>
          <w:sz w:val="20"/>
          <w:szCs w:val="18"/>
          <w:lang w:val="en-US"/>
        </w:rPr>
        <w:t>7</w:t>
      </w:r>
    </w:p>
    <w:p w14:paraId="1D133B19" w14:textId="7EAC912B" w:rsidR="007876D2" w:rsidRDefault="007876D2" w:rsidP="00C03B54"/>
    <w:p w14:paraId="5E6DE355" w14:textId="020A594D" w:rsidR="00D555F9" w:rsidRDefault="00D555F9" w:rsidP="00D555F9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>
        <w:rPr>
          <w:lang w:val="en-US"/>
        </w:rPr>
        <w:t>8</w:t>
      </w:r>
      <w:r>
        <w:rPr>
          <w:lang w:val="en-US"/>
        </w:rPr>
        <w:t xml:space="preserve">. </w:t>
      </w:r>
      <w:r>
        <w:rPr>
          <w:lang w:val="en-US"/>
        </w:rPr>
        <w:t>Calendar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D555F9" w14:paraId="74968D43" w14:textId="77777777" w:rsidTr="0021552F">
        <w:tc>
          <w:tcPr>
            <w:tcW w:w="2358" w:type="dxa"/>
          </w:tcPr>
          <w:p w14:paraId="38B70A59" w14:textId="77777777" w:rsidR="00D555F9" w:rsidRDefault="00D555F9" w:rsidP="0021552F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6114C355" w14:textId="6239B494" w:rsidR="00D555F9" w:rsidRPr="00DE5303" w:rsidRDefault="00D555F9" w:rsidP="0021552F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cal</w:t>
            </w:r>
            <w:r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4EB62712" w14:textId="77777777" w:rsidR="00D555F9" w:rsidRDefault="00D555F9" w:rsidP="00D555F9">
      <w:pPr>
        <w:jc w:val="both"/>
        <w:rPr>
          <w:lang w:val="en-US"/>
        </w:rPr>
      </w:pPr>
    </w:p>
    <w:p w14:paraId="3D05AE63" w14:textId="127FD75E" w:rsidR="00D555F9" w:rsidRDefault="00D555F9" w:rsidP="00D555F9">
      <w:pPr>
        <w:jc w:val="both"/>
        <w:rPr>
          <w:lang w:val="en-US"/>
        </w:rPr>
      </w:pPr>
      <w:r>
        <w:rPr>
          <w:lang w:val="en-US"/>
        </w:rPr>
        <w:t xml:space="preserve">Write a program </w:t>
      </w:r>
      <w:r w:rsidRPr="00D555F9">
        <w:rPr>
          <w:rStyle w:val="CodeChar"/>
        </w:rPr>
        <w:t>cal.py</w:t>
      </w:r>
      <w:r>
        <w:rPr>
          <w:lang w:val="en-US"/>
        </w:rPr>
        <w:t xml:space="preserve"> that takes two command line argument </w:t>
      </w:r>
      <w:r w:rsidRPr="00D555F9">
        <w:rPr>
          <w:rStyle w:val="CodeChar"/>
        </w:rPr>
        <w:t>m</w:t>
      </w:r>
      <w:r>
        <w:rPr>
          <w:lang w:val="en-US"/>
        </w:rPr>
        <w:t xml:space="preserve"> and </w:t>
      </w:r>
      <w:r w:rsidRPr="00D555F9">
        <w:rPr>
          <w:rStyle w:val="CodeChar"/>
        </w:rPr>
        <w:t>y</w:t>
      </w:r>
      <w:r>
        <w:rPr>
          <w:lang w:val="en-US"/>
        </w:rPr>
        <w:t xml:space="preserve"> and writes the monthly calendar for the </w:t>
      </w:r>
      <w:proofErr w:type="spellStart"/>
      <w:r w:rsidRPr="00D555F9">
        <w:rPr>
          <w:rStyle w:val="CodeChar"/>
        </w:rPr>
        <w:t>m</w:t>
      </w:r>
      <w:r>
        <w:rPr>
          <w:lang w:val="en-US"/>
        </w:rPr>
        <w:t>th</w:t>
      </w:r>
      <w:proofErr w:type="spellEnd"/>
      <w:r>
        <w:rPr>
          <w:lang w:val="en-US"/>
        </w:rPr>
        <w:t xml:space="preserve"> month of the year </w:t>
      </w:r>
      <w:r w:rsidRPr="00D555F9">
        <w:rPr>
          <w:rStyle w:val="CodeChar"/>
        </w:rPr>
        <w:t>y</w:t>
      </w:r>
      <w:r>
        <w:rPr>
          <w:lang w:val="en-US"/>
        </w:rPr>
        <w:t xml:space="preserve"> as in the example below. Implement functions common and repetitive tasks to ensure code readability and maintainability  </w:t>
      </w:r>
    </w:p>
    <w:p w14:paraId="39BDF3E0" w14:textId="051C9A6E" w:rsidR="00D555F9" w:rsidRPr="00B83161" w:rsidRDefault="00D555F9" w:rsidP="00D555F9">
      <w:pPr>
        <w:jc w:val="both"/>
        <w:rPr>
          <w:lang w:val="en-US"/>
        </w:rPr>
      </w:pPr>
      <w:r>
        <w:rPr>
          <w:lang w:val="en-US"/>
        </w:rPr>
        <w:t xml:space="preserve">Hint: Utilize the programs you written for </w:t>
      </w:r>
      <w:r w:rsidRPr="00D555F9">
        <w:rPr>
          <w:rStyle w:val="CodeChar"/>
        </w:rPr>
        <w:t>Problem 4</w:t>
      </w:r>
      <w:r>
        <w:rPr>
          <w:lang w:val="en-US"/>
        </w:rPr>
        <w:t xml:space="preserve"> and </w:t>
      </w:r>
      <w:r w:rsidRPr="00D555F9">
        <w:rPr>
          <w:rStyle w:val="CodeChar"/>
        </w:rPr>
        <w:t>Problem 2</w:t>
      </w:r>
      <w:r>
        <w:rPr>
          <w:lang w:val="en-US"/>
        </w:rPr>
        <w:t xml:space="preserve">. </w:t>
      </w:r>
    </w:p>
    <w:p w14:paraId="30ADA35F" w14:textId="77777777" w:rsidR="00D555F9" w:rsidRPr="00B768B8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rPr>
          <w:b/>
          <w:bCs/>
        </w:rPr>
      </w:pPr>
      <w:r w:rsidRPr="00B768B8">
        <w:rPr>
          <w:b/>
          <w:bCs/>
        </w:rPr>
        <w:t>% python cal.py 2 2015</w:t>
      </w:r>
    </w:p>
    <w:p w14:paraId="10614530" w14:textId="77777777" w:rsidR="00D555F9" w:rsidRPr="00D555F9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D555F9">
        <w:t>February 2015 </w:t>
      </w:r>
    </w:p>
    <w:p w14:paraId="7EA7F576" w14:textId="77777777" w:rsidR="00D555F9" w:rsidRPr="00D555F9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D555F9">
        <w:t xml:space="preserve"> </w:t>
      </w:r>
      <w:proofErr w:type="gramStart"/>
      <w:r w:rsidRPr="00D555F9">
        <w:t>S  M</w:t>
      </w:r>
      <w:proofErr w:type="gramEnd"/>
      <w:r w:rsidRPr="00D555F9">
        <w:t xml:space="preserve"> Tu  W Th  F  S </w:t>
      </w:r>
    </w:p>
    <w:p w14:paraId="0C80A476" w14:textId="77777777" w:rsidR="00D555F9" w:rsidRPr="00D555F9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D555F9">
        <w:t xml:space="preserve"> </w:t>
      </w:r>
      <w:proofErr w:type="gramStart"/>
      <w:r w:rsidRPr="00D555F9">
        <w:t>1  2</w:t>
      </w:r>
      <w:proofErr w:type="gramEnd"/>
      <w:r w:rsidRPr="00D555F9">
        <w:t>  3  4  5  6  7 </w:t>
      </w:r>
    </w:p>
    <w:p w14:paraId="3E31E842" w14:textId="77777777" w:rsidR="00D555F9" w:rsidRPr="00D555F9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D555F9">
        <w:t xml:space="preserve"> </w:t>
      </w:r>
      <w:proofErr w:type="gramStart"/>
      <w:r w:rsidRPr="00D555F9">
        <w:t>8  9</w:t>
      </w:r>
      <w:proofErr w:type="gramEnd"/>
      <w:r w:rsidRPr="00D555F9">
        <w:t xml:space="preserve"> 10 11 12 13 14</w:t>
      </w:r>
    </w:p>
    <w:p w14:paraId="1BA7F7F5" w14:textId="77777777" w:rsidR="00D555F9" w:rsidRPr="00D555F9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D555F9">
        <w:t>15 16 17 18 19 20 21</w:t>
      </w:r>
    </w:p>
    <w:p w14:paraId="3D4A1755" w14:textId="15E02C87" w:rsidR="00D555F9" w:rsidRPr="00D555F9" w:rsidRDefault="00D555F9" w:rsidP="00B768B8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</w:pPr>
      <w:r w:rsidRPr="00D555F9">
        <w:t>22 23 24 25 26 27 28</w:t>
      </w:r>
    </w:p>
    <w:p w14:paraId="63CCE72E" w14:textId="77777777" w:rsidR="00B768B8" w:rsidRDefault="00B768B8">
      <w:pPr>
        <w:rPr>
          <w:rFonts w:asciiTheme="majorHAnsi" w:eastAsiaTheme="majorEastAsia" w:hAnsiTheme="majorHAnsi" w:cstheme="majorBidi"/>
          <w:color w:val="521807" w:themeColor="accent1" w:themeShade="80"/>
          <w:sz w:val="36"/>
          <w:szCs w:val="36"/>
        </w:rPr>
      </w:pPr>
      <w:r>
        <w:br w:type="page"/>
      </w:r>
    </w:p>
    <w:p w14:paraId="6F3C7F43" w14:textId="296A084B" w:rsidR="007876D2" w:rsidRDefault="007876D2" w:rsidP="007876D2">
      <w:pPr>
        <w:pStyle w:val="Heading1"/>
      </w:pPr>
      <w:r>
        <w:lastRenderedPageBreak/>
        <w:t xml:space="preserve">Acknowledgements </w:t>
      </w:r>
    </w:p>
    <w:p w14:paraId="39DFB5FF" w14:textId="33E13C54" w:rsidR="00CF3DAA" w:rsidRDefault="00CF3DAA" w:rsidP="00CF3DAA">
      <w:pPr>
        <w:jc w:val="both"/>
      </w:pPr>
      <w:r>
        <w:t>Preparation</w:t>
      </w:r>
      <w:r w:rsidR="007876D2">
        <w:t xml:space="preserve"> of this problem set would not have been possible without adaptation from </w:t>
      </w:r>
      <w:r>
        <w:fldChar w:fldCharType="begin" w:fldLock="1"/>
      </w:r>
      <w:r>
        <w:instrText>ADDIN CSL_CITATION {"citationItems":[{"id":"ITEM-1","itemData":{"ISBN":"0134076435","author":[{"dropping-particle":"","family":"Sedgewick","given":"Robert","non-dropping-particle":"","parse-names":false,"suffix":""},{"dropping-particle":"","family":"Wayne","given":"Kevin","non-dropping-particle":"","parse-names":false,"suffix":""},{"dropping-particle":"","family":"Dondero","given":"Robert","non-dropping-particle":"","parse-names":false,"suffix":""}],"edition":"1","id":"ITEM-1","issued":{"date-parts":[["2015"]]},"publisher":"Addison-Wesley Professional","title":"Introduction to Programming in Python","type":"book"},"uris":["http://www.mendeley.com/documents/?uuid=6cae238d-4755-41d7-9cb7-6a0ac5bcaec9"]}],"mendeley":{"formattedCitation":"(Sedgewick, Wayne, &amp; Dondero, 2015)","plainTextFormattedCitation":"(Sedgewick, Wayne, &amp; Dondero, 2015)","previouslyFormattedCitation":"(Sedgewick, Wayne, &amp; Dondero, 2015)"},"properties":{"noteIndex":0},"schema":"https://github.com/citation-style-language/schema/raw/master/csl-citation.json"}</w:instrText>
      </w:r>
      <w:r>
        <w:fldChar w:fldCharType="separate"/>
      </w:r>
      <w:r w:rsidRPr="00CF3DAA">
        <w:rPr>
          <w:noProof/>
        </w:rPr>
        <w:t>(Sedgewick, Wayne, &amp; Dondero, 2015)</w:t>
      </w:r>
      <w:r>
        <w:fldChar w:fldCharType="end"/>
      </w:r>
      <w:r w:rsidR="00D555F9">
        <w:t xml:space="preserve"> and </w:t>
      </w:r>
      <w:r w:rsidR="00D555F9">
        <w:fldChar w:fldCharType="begin" w:fldLock="1"/>
      </w:r>
      <w:r w:rsidR="00D555F9">
        <w:instrText>ADDIN CSL_CITATION {"citationItems":[{"id":"ITEM-1","itemData":{"URL":"http://cs.stmarys.ca/~porter/csc/227/2019/","accessed":{"date-parts":[["2019","11","10"]]},"author":[{"dropping-particle":"","family":"Scobey","given":"Porter","non-dropping-particle":"","parse-names":false,"suffix":""}],"id":"ITEM-1","issued":{"date-parts":[["2019"]]},"title":"CSCI 1227 Computer Programming and Problem Solving","type":"webpage"},"uris":["http://www.mendeley.com/documents/?uuid=71c309a2-df3e-47d5-9268-73ddde5b532d"]}],"mendeley":{"formattedCitation":"(Scobey, 2019)","plainTextFormattedCitation":"(Scobey, 2019)"},"properties":{"noteIndex":0},"schema":"https://github.com/citation-style-language/schema/raw/master/csl-citation.json"}</w:instrText>
      </w:r>
      <w:r w:rsidR="00D555F9">
        <w:fldChar w:fldCharType="separate"/>
      </w:r>
      <w:r w:rsidR="00D555F9" w:rsidRPr="00D555F9">
        <w:rPr>
          <w:noProof/>
        </w:rPr>
        <w:t>(Scobey, 2019)</w:t>
      </w:r>
      <w:r w:rsidR="00D555F9">
        <w:fldChar w:fldCharType="end"/>
      </w:r>
      <w:r>
        <w:t xml:space="preserve">. The author gratefully acknowledges the work of the authors cited while assuming complete responsibility for any mistake introduced in the adaptation. </w:t>
      </w:r>
    </w:p>
    <w:p w14:paraId="3429F450" w14:textId="22CE5336" w:rsidR="00CF3DAA" w:rsidRDefault="00CF3DAA" w:rsidP="00CF3DAA">
      <w:pPr>
        <w:pStyle w:val="Heading1"/>
      </w:pPr>
      <w:r>
        <w:t xml:space="preserve">References </w:t>
      </w:r>
    </w:p>
    <w:p w14:paraId="56DC79EF" w14:textId="0AC42DFF" w:rsidR="00D555F9" w:rsidRPr="00D555F9" w:rsidRDefault="00CF3DAA" w:rsidP="00D555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D555F9" w:rsidRPr="00D555F9">
        <w:rPr>
          <w:rFonts w:ascii="Arial" w:hAnsi="Arial" w:cs="Arial"/>
          <w:noProof/>
          <w:szCs w:val="24"/>
        </w:rPr>
        <w:t>Scobey, P. (2019). CSCI 1227 Computer Programming and Problem Solving. Retrieved November 10, 2019, from http://cs.stmarys.ca/~porter/csc/227/2019/</w:t>
      </w:r>
    </w:p>
    <w:p w14:paraId="633EA714" w14:textId="77777777" w:rsidR="00D555F9" w:rsidRPr="00D555F9" w:rsidRDefault="00D555F9" w:rsidP="00D555F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D555F9">
        <w:rPr>
          <w:rFonts w:ascii="Arial" w:hAnsi="Arial" w:cs="Arial"/>
          <w:noProof/>
          <w:szCs w:val="24"/>
        </w:rPr>
        <w:t xml:space="preserve">Sedgewick, R., Wayne, K., &amp; Dondero, R. (2015). </w:t>
      </w:r>
      <w:r w:rsidRPr="00D555F9">
        <w:rPr>
          <w:rFonts w:ascii="Arial" w:hAnsi="Arial" w:cs="Arial"/>
          <w:i/>
          <w:iCs/>
          <w:noProof/>
          <w:szCs w:val="24"/>
        </w:rPr>
        <w:t>Introduction to Programming in Python</w:t>
      </w:r>
      <w:r w:rsidRPr="00D555F9">
        <w:rPr>
          <w:rFonts w:ascii="Arial" w:hAnsi="Arial" w:cs="Arial"/>
          <w:noProof/>
          <w:szCs w:val="24"/>
        </w:rPr>
        <w:t xml:space="preserve"> (1st ed.). Addison-Wesley Professional.</w:t>
      </w:r>
    </w:p>
    <w:p w14:paraId="605B1083" w14:textId="34413C1A" w:rsidR="00CF3DAA" w:rsidRPr="00CF3DAA" w:rsidRDefault="00CF3DAA" w:rsidP="00CF3DAA">
      <w:r>
        <w:fldChar w:fldCharType="end"/>
      </w:r>
    </w:p>
    <w:sectPr w:rsidR="00CF3DAA" w:rsidRPr="00CF3DAA" w:rsidSect="00E129C7">
      <w:headerReference w:type="default" r:id="rId10"/>
      <w:footerReference w:type="default" r:id="rId11"/>
      <w:headerReference w:type="first" r:id="rId12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88E01D" w14:textId="77777777" w:rsidR="00A17480" w:rsidRDefault="00A17480" w:rsidP="00973541">
      <w:pPr>
        <w:spacing w:after="0" w:line="240" w:lineRule="auto"/>
      </w:pPr>
      <w:r>
        <w:separator/>
      </w:r>
    </w:p>
  </w:endnote>
  <w:endnote w:type="continuationSeparator" w:id="0">
    <w:p w14:paraId="7B3FE557" w14:textId="77777777" w:rsidR="00A17480" w:rsidRDefault="00A17480" w:rsidP="009735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306522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16B684" w14:textId="3F97DD84" w:rsidR="00E129C7" w:rsidRDefault="00E129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4832DC" w14:textId="77777777" w:rsidR="00E129C7" w:rsidRDefault="00E129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96208E" w14:textId="77777777" w:rsidR="00A17480" w:rsidRDefault="00A17480" w:rsidP="00973541">
      <w:pPr>
        <w:spacing w:after="0" w:line="240" w:lineRule="auto"/>
      </w:pPr>
      <w:r>
        <w:separator/>
      </w:r>
    </w:p>
  </w:footnote>
  <w:footnote w:type="continuationSeparator" w:id="0">
    <w:p w14:paraId="62C673DC" w14:textId="77777777" w:rsidR="00A17480" w:rsidRDefault="00A17480" w:rsidP="009735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FF4FE4" w14:textId="319653FF" w:rsidR="00E129C7" w:rsidRDefault="006671E0" w:rsidP="00E129C7">
    <w:pPr>
      <w:pStyle w:val="Header"/>
      <w:jc w:val="center"/>
      <w:rPr>
        <w:lang w:val="en-US"/>
      </w:rPr>
    </w:pPr>
    <w:r>
      <w:rPr>
        <w:lang w:val="en-US"/>
      </w:rPr>
      <w:t xml:space="preserve">Python </w:t>
    </w:r>
    <w:r w:rsidR="00B419C7">
      <w:rPr>
        <w:lang w:val="en-US"/>
      </w:rPr>
      <w:t>for</w:t>
    </w:r>
    <w:r>
      <w:rPr>
        <w:lang w:val="en-US"/>
      </w:rPr>
      <w:t xml:space="preserve"> Programmers</w:t>
    </w:r>
  </w:p>
  <w:p w14:paraId="658C56F7" w14:textId="6C2034CA" w:rsidR="00973541" w:rsidRPr="00E129C7" w:rsidRDefault="00E129C7" w:rsidP="00B768B8">
    <w:pPr>
      <w:pStyle w:val="Header"/>
      <w:jc w:val="center"/>
      <w:rPr>
        <w:lang w:val="en-US"/>
      </w:rPr>
    </w:pPr>
    <w:r>
      <w:rPr>
        <w:lang w:val="en-US"/>
      </w:rPr>
      <w:t xml:space="preserve">Ibri College of Technology, </w:t>
    </w:r>
    <w:r w:rsidR="006671E0">
      <w:rPr>
        <w:lang w:val="en-US"/>
      </w:rPr>
      <w:t xml:space="preserve">November </w:t>
    </w:r>
    <w:r w:rsidR="00B768B8">
      <w:rPr>
        <w:lang w:val="en-US"/>
      </w:rPr>
      <w:t>11</w:t>
    </w:r>
    <w:r w:rsidR="006671E0">
      <w:rPr>
        <w:lang w:val="en-US"/>
      </w:rPr>
      <w:t>, 201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663B5" w14:textId="7409E550" w:rsidR="00426B01" w:rsidRDefault="00C03B54" w:rsidP="00426B01">
    <w:pPr>
      <w:pStyle w:val="Header"/>
      <w:jc w:val="center"/>
      <w:rPr>
        <w:lang w:val="en-US"/>
      </w:rPr>
    </w:pPr>
    <w:r>
      <w:rPr>
        <w:lang w:val="en-US"/>
      </w:rPr>
      <w:t xml:space="preserve">Oman </w:t>
    </w:r>
    <w:r w:rsidRPr="00C03B54">
      <w:rPr>
        <w:lang w:val="en-US"/>
      </w:rPr>
      <w:t>Collegiate</w:t>
    </w:r>
    <w:r>
      <w:rPr>
        <w:lang w:val="en-US"/>
      </w:rPr>
      <w:t xml:space="preserve"> </w:t>
    </w:r>
    <w:r w:rsidR="00426B01">
      <w:rPr>
        <w:lang w:val="en-US"/>
      </w:rPr>
      <w:t xml:space="preserve">Programming Contest </w:t>
    </w:r>
    <w:r>
      <w:rPr>
        <w:lang w:val="en-US"/>
      </w:rPr>
      <w:t>2019 Training Camp</w:t>
    </w:r>
  </w:p>
  <w:p w14:paraId="1B3BF325" w14:textId="0A44FDF6" w:rsidR="00426B01" w:rsidRPr="00973541" w:rsidRDefault="00426B01" w:rsidP="00426B01">
    <w:pPr>
      <w:pStyle w:val="Header"/>
      <w:jc w:val="center"/>
      <w:rPr>
        <w:lang w:val="en-US"/>
      </w:rPr>
    </w:pPr>
    <w:r>
      <w:rPr>
        <w:lang w:val="en-US"/>
      </w:rPr>
      <w:t xml:space="preserve">Ibri College of Technology, </w:t>
    </w:r>
    <w:r w:rsidR="00C03B54">
      <w:rPr>
        <w:lang w:val="en-US"/>
      </w:rPr>
      <w:t>September 30, 2019</w:t>
    </w:r>
  </w:p>
  <w:p w14:paraId="65EB847E" w14:textId="77777777" w:rsidR="00426B01" w:rsidRPr="00426B01" w:rsidRDefault="00426B01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A46EB9"/>
    <w:multiLevelType w:val="hybridMultilevel"/>
    <w:tmpl w:val="0030AC0A"/>
    <w:lvl w:ilvl="0" w:tplc="0809000F">
      <w:start w:val="1"/>
      <w:numFmt w:val="decimal"/>
      <w:lvlText w:val="%1."/>
      <w:lvlJc w:val="left"/>
      <w:pPr>
        <w:ind w:left="810" w:hanging="360"/>
      </w:pPr>
    </w:lvl>
    <w:lvl w:ilvl="1" w:tplc="08090019">
      <w:start w:val="1"/>
      <w:numFmt w:val="lowerLetter"/>
      <w:lvlText w:val="%2."/>
      <w:lvlJc w:val="left"/>
      <w:pPr>
        <w:ind w:left="1530" w:hanging="360"/>
      </w:pPr>
    </w:lvl>
    <w:lvl w:ilvl="2" w:tplc="0809001B" w:tentative="1">
      <w:start w:val="1"/>
      <w:numFmt w:val="lowerRoman"/>
      <w:lvlText w:val="%3."/>
      <w:lvlJc w:val="right"/>
      <w:pPr>
        <w:ind w:left="2250" w:hanging="180"/>
      </w:pPr>
    </w:lvl>
    <w:lvl w:ilvl="3" w:tplc="0809000F" w:tentative="1">
      <w:start w:val="1"/>
      <w:numFmt w:val="decimal"/>
      <w:lvlText w:val="%4."/>
      <w:lvlJc w:val="left"/>
      <w:pPr>
        <w:ind w:left="2970" w:hanging="360"/>
      </w:pPr>
    </w:lvl>
    <w:lvl w:ilvl="4" w:tplc="08090019" w:tentative="1">
      <w:start w:val="1"/>
      <w:numFmt w:val="lowerLetter"/>
      <w:lvlText w:val="%5."/>
      <w:lvlJc w:val="left"/>
      <w:pPr>
        <w:ind w:left="3690" w:hanging="360"/>
      </w:pPr>
    </w:lvl>
    <w:lvl w:ilvl="5" w:tplc="0809001B" w:tentative="1">
      <w:start w:val="1"/>
      <w:numFmt w:val="lowerRoman"/>
      <w:lvlText w:val="%6."/>
      <w:lvlJc w:val="right"/>
      <w:pPr>
        <w:ind w:left="4410" w:hanging="180"/>
      </w:pPr>
    </w:lvl>
    <w:lvl w:ilvl="6" w:tplc="0809000F" w:tentative="1">
      <w:start w:val="1"/>
      <w:numFmt w:val="decimal"/>
      <w:lvlText w:val="%7."/>
      <w:lvlJc w:val="left"/>
      <w:pPr>
        <w:ind w:left="5130" w:hanging="360"/>
      </w:pPr>
    </w:lvl>
    <w:lvl w:ilvl="7" w:tplc="08090019" w:tentative="1">
      <w:start w:val="1"/>
      <w:numFmt w:val="lowerLetter"/>
      <w:lvlText w:val="%8."/>
      <w:lvlJc w:val="left"/>
      <w:pPr>
        <w:ind w:left="5850" w:hanging="360"/>
      </w:pPr>
    </w:lvl>
    <w:lvl w:ilvl="8" w:tplc="0809001B" w:tentative="1">
      <w:start w:val="1"/>
      <w:numFmt w:val="lowerRoman"/>
      <w:lvlText w:val="%9."/>
      <w:lvlJc w:val="right"/>
      <w:pPr>
        <w:ind w:left="6570" w:hanging="180"/>
      </w:pPr>
    </w:lvl>
  </w:abstractNum>
  <w:abstractNum w:abstractNumId="1" w15:restartNumberingAfterBreak="0">
    <w:nsid w:val="1D4B77E5"/>
    <w:multiLevelType w:val="hybridMultilevel"/>
    <w:tmpl w:val="C674C7A2"/>
    <w:lvl w:ilvl="0" w:tplc="E954DC8E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ED61F0"/>
    <w:multiLevelType w:val="hybridMultilevel"/>
    <w:tmpl w:val="F0B26654"/>
    <w:lvl w:ilvl="0" w:tplc="98D0F176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F208A8"/>
    <w:multiLevelType w:val="hybridMultilevel"/>
    <w:tmpl w:val="637E6A06"/>
    <w:lvl w:ilvl="0" w:tplc="19E85A80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6A94B91"/>
    <w:multiLevelType w:val="multilevel"/>
    <w:tmpl w:val="77CA1820"/>
    <w:lvl w:ilvl="0">
      <w:numFmt w:val="decimal"/>
      <w:lvlText w:val="%1.0"/>
      <w:lvlJc w:val="left"/>
      <w:pPr>
        <w:ind w:left="600" w:hanging="60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32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5" w15:restartNumberingAfterBreak="0">
    <w:nsid w:val="35164AB8"/>
    <w:multiLevelType w:val="hybridMultilevel"/>
    <w:tmpl w:val="1C1CAA1A"/>
    <w:lvl w:ilvl="0" w:tplc="C276B5FC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3523579"/>
    <w:multiLevelType w:val="hybridMultilevel"/>
    <w:tmpl w:val="5D304EC0"/>
    <w:lvl w:ilvl="0" w:tplc="08090001">
      <w:start w:val="1"/>
      <w:numFmt w:val="bullet"/>
      <w:lvlText w:val=""/>
      <w:lvlJc w:val="left"/>
      <w:pPr>
        <w:ind w:left="79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abstractNum w:abstractNumId="7" w15:restartNumberingAfterBreak="0">
    <w:nsid w:val="656D5B9D"/>
    <w:multiLevelType w:val="multilevel"/>
    <w:tmpl w:val="A1223702"/>
    <w:lvl w:ilvl="0">
      <w:numFmt w:val="decimal"/>
      <w:lvlText w:val="%1.0"/>
      <w:lvlJc w:val="left"/>
      <w:pPr>
        <w:ind w:left="480" w:hanging="48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5"/>
  </w:num>
  <w:num w:numId="5">
    <w:abstractNumId w:val="6"/>
  </w:num>
  <w:num w:numId="6">
    <w:abstractNumId w:val="0"/>
  </w:num>
  <w:num w:numId="7">
    <w:abstractNumId w:val="4"/>
  </w:num>
  <w:num w:numId="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K1NLI0MzU1MDE1szRR0lEKTi0uzszPAykwNKwFAEfuFz4tAAAA"/>
  </w:docVars>
  <w:rsids>
    <w:rsidRoot w:val="001B50FD"/>
    <w:rsid w:val="00003E74"/>
    <w:rsid w:val="00033589"/>
    <w:rsid w:val="0003651E"/>
    <w:rsid w:val="00094AAC"/>
    <w:rsid w:val="00097E75"/>
    <w:rsid w:val="000E6F29"/>
    <w:rsid w:val="00124675"/>
    <w:rsid w:val="0017774C"/>
    <w:rsid w:val="001913E6"/>
    <w:rsid w:val="001A224F"/>
    <w:rsid w:val="001B50FD"/>
    <w:rsid w:val="001D30B2"/>
    <w:rsid w:val="002149CC"/>
    <w:rsid w:val="002254C2"/>
    <w:rsid w:val="00225D41"/>
    <w:rsid w:val="00231BB3"/>
    <w:rsid w:val="00244F15"/>
    <w:rsid w:val="002B7913"/>
    <w:rsid w:val="002C7F80"/>
    <w:rsid w:val="00335AE2"/>
    <w:rsid w:val="00360378"/>
    <w:rsid w:val="003710F6"/>
    <w:rsid w:val="003A3771"/>
    <w:rsid w:val="003D02D3"/>
    <w:rsid w:val="003F0EE3"/>
    <w:rsid w:val="00426B01"/>
    <w:rsid w:val="00494E99"/>
    <w:rsid w:val="004A106A"/>
    <w:rsid w:val="004B04D0"/>
    <w:rsid w:val="004B3976"/>
    <w:rsid w:val="004C7D18"/>
    <w:rsid w:val="004D3D8B"/>
    <w:rsid w:val="004E4E64"/>
    <w:rsid w:val="00507C7D"/>
    <w:rsid w:val="005273C7"/>
    <w:rsid w:val="00546A70"/>
    <w:rsid w:val="00583A3E"/>
    <w:rsid w:val="005A6660"/>
    <w:rsid w:val="005B6DA2"/>
    <w:rsid w:val="005D43E6"/>
    <w:rsid w:val="005F6E1E"/>
    <w:rsid w:val="00614DBF"/>
    <w:rsid w:val="006177BD"/>
    <w:rsid w:val="00623860"/>
    <w:rsid w:val="00667055"/>
    <w:rsid w:val="006671E0"/>
    <w:rsid w:val="00691C53"/>
    <w:rsid w:val="006A2D16"/>
    <w:rsid w:val="006C76F8"/>
    <w:rsid w:val="006E71AB"/>
    <w:rsid w:val="007069F3"/>
    <w:rsid w:val="007275E0"/>
    <w:rsid w:val="007631C0"/>
    <w:rsid w:val="007876D2"/>
    <w:rsid w:val="0079016C"/>
    <w:rsid w:val="007F60BB"/>
    <w:rsid w:val="00830986"/>
    <w:rsid w:val="0084753F"/>
    <w:rsid w:val="008951B9"/>
    <w:rsid w:val="008D487B"/>
    <w:rsid w:val="008E2256"/>
    <w:rsid w:val="00903C8C"/>
    <w:rsid w:val="00910873"/>
    <w:rsid w:val="00910F44"/>
    <w:rsid w:val="00941357"/>
    <w:rsid w:val="009672F9"/>
    <w:rsid w:val="00973541"/>
    <w:rsid w:val="009A6470"/>
    <w:rsid w:val="00A170D9"/>
    <w:rsid w:val="00A17480"/>
    <w:rsid w:val="00A81C16"/>
    <w:rsid w:val="00A8579B"/>
    <w:rsid w:val="00A90018"/>
    <w:rsid w:val="00A924FE"/>
    <w:rsid w:val="00AE40E8"/>
    <w:rsid w:val="00B040AB"/>
    <w:rsid w:val="00B1224F"/>
    <w:rsid w:val="00B419C7"/>
    <w:rsid w:val="00B613D2"/>
    <w:rsid w:val="00B63A4D"/>
    <w:rsid w:val="00B6629E"/>
    <w:rsid w:val="00B768B8"/>
    <w:rsid w:val="00B83161"/>
    <w:rsid w:val="00BA3F44"/>
    <w:rsid w:val="00BC370D"/>
    <w:rsid w:val="00BE3D23"/>
    <w:rsid w:val="00C03B54"/>
    <w:rsid w:val="00C136D7"/>
    <w:rsid w:val="00C1542F"/>
    <w:rsid w:val="00C6739E"/>
    <w:rsid w:val="00C94DEF"/>
    <w:rsid w:val="00C976C6"/>
    <w:rsid w:val="00CC14B6"/>
    <w:rsid w:val="00CC5F65"/>
    <w:rsid w:val="00CF3DAA"/>
    <w:rsid w:val="00D04877"/>
    <w:rsid w:val="00D555F9"/>
    <w:rsid w:val="00D641D7"/>
    <w:rsid w:val="00D9497C"/>
    <w:rsid w:val="00DB7B32"/>
    <w:rsid w:val="00DE5303"/>
    <w:rsid w:val="00E06A43"/>
    <w:rsid w:val="00E129C7"/>
    <w:rsid w:val="00E4381E"/>
    <w:rsid w:val="00E66B28"/>
    <w:rsid w:val="00E74B4A"/>
    <w:rsid w:val="00E76C79"/>
    <w:rsid w:val="00EA0592"/>
    <w:rsid w:val="00EF578A"/>
    <w:rsid w:val="00F30999"/>
    <w:rsid w:val="00FB24EA"/>
    <w:rsid w:val="00FD5BFB"/>
    <w:rsid w:val="00FE7AEA"/>
    <w:rsid w:val="00FF2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DE3E8D"/>
  <w15:chartTrackingRefBased/>
  <w15:docId w15:val="{7E9C79A7-1ABC-4B18-B188-D7AD783F0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3B54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3541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3541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73541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35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7B230B" w:themeColor="accent1" w:themeShade="B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35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7B230B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35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35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35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35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541"/>
  </w:style>
  <w:style w:type="paragraph" w:styleId="Footer">
    <w:name w:val="footer"/>
    <w:basedOn w:val="Normal"/>
    <w:link w:val="Foot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541"/>
  </w:style>
  <w:style w:type="character" w:customStyle="1" w:styleId="Heading1Char">
    <w:name w:val="Heading 1 Char"/>
    <w:basedOn w:val="DefaultParagraphFont"/>
    <w:link w:val="Heading1"/>
    <w:uiPriority w:val="9"/>
    <w:rsid w:val="00973541"/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973541"/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3541"/>
    <w:rPr>
      <w:rFonts w:asciiTheme="majorHAnsi" w:eastAsiaTheme="majorEastAsia" w:hAnsiTheme="majorHAnsi" w:cstheme="majorBidi"/>
      <w:caps/>
      <w:color w:val="7B230B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73541"/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73541"/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73541"/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73541"/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paragraph" w:styleId="Caption">
    <w:name w:val="caption"/>
    <w:basedOn w:val="Normal"/>
    <w:next w:val="Normal"/>
    <w:uiPriority w:val="35"/>
    <w:unhideWhenUsed/>
    <w:qFormat/>
    <w:rsid w:val="00973541"/>
    <w:pPr>
      <w:spacing w:line="240" w:lineRule="auto"/>
    </w:pPr>
    <w:rPr>
      <w:b/>
      <w:bCs/>
      <w:smallCaps/>
      <w:color w:val="323232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973541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973541"/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73541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73541"/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973541"/>
    <w:rPr>
      <w:b/>
      <w:bCs/>
    </w:rPr>
  </w:style>
  <w:style w:type="character" w:styleId="Emphasis">
    <w:name w:val="Emphasis"/>
    <w:basedOn w:val="DefaultParagraphFont"/>
    <w:uiPriority w:val="20"/>
    <w:qFormat/>
    <w:rsid w:val="00973541"/>
    <w:rPr>
      <w:i/>
      <w:iCs/>
    </w:rPr>
  </w:style>
  <w:style w:type="paragraph" w:styleId="NoSpacing">
    <w:name w:val="No Spacing"/>
    <w:link w:val="NoSpacingChar"/>
    <w:uiPriority w:val="1"/>
    <w:qFormat/>
    <w:rsid w:val="00973541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73541"/>
    <w:pPr>
      <w:spacing w:before="120" w:after="120"/>
      <w:ind w:left="720"/>
    </w:pPr>
    <w:rPr>
      <w:color w:val="323232" w:themeColor="text2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73541"/>
    <w:rPr>
      <w:color w:val="323232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3541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73541"/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973541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973541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73541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973541"/>
    <w:rPr>
      <w:b/>
      <w:bCs/>
      <w:smallCaps/>
      <w:color w:val="323232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973541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73541"/>
    <w:pPr>
      <w:outlineLvl w:val="9"/>
    </w:pPr>
  </w:style>
  <w:style w:type="table" w:styleId="TableGrid">
    <w:name w:val="Table Grid"/>
    <w:basedOn w:val="TableNormal"/>
    <w:uiPriority w:val="39"/>
    <w:rsid w:val="009735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73541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DE5303"/>
    <w:rPr>
      <w:color w:val="808080"/>
    </w:rPr>
  </w:style>
  <w:style w:type="paragraph" w:styleId="ListParagraph">
    <w:name w:val="List Paragraph"/>
    <w:basedOn w:val="Normal"/>
    <w:uiPriority w:val="34"/>
    <w:qFormat/>
    <w:rsid w:val="00614DB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4E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4E99"/>
    <w:rPr>
      <w:rFonts w:ascii="Segoe UI" w:hAnsi="Segoe UI" w:cs="Segoe UI"/>
      <w:sz w:val="18"/>
      <w:szCs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033589"/>
  </w:style>
  <w:style w:type="paragraph" w:customStyle="1" w:styleId="Code">
    <w:name w:val="Code"/>
    <w:basedOn w:val="Normal"/>
    <w:link w:val="CodeChar"/>
    <w:qFormat/>
    <w:rsid w:val="003A3771"/>
    <w:pPr>
      <w:jc w:val="both"/>
    </w:pPr>
    <w:rPr>
      <w:rFonts w:ascii="Courier New" w:eastAsiaTheme="majorEastAsia" w:hAnsi="Courier New" w:cs="Courier New"/>
      <w:lang w:val="en-US"/>
    </w:rPr>
  </w:style>
  <w:style w:type="character" w:customStyle="1" w:styleId="CodeChar">
    <w:name w:val="Code Char"/>
    <w:basedOn w:val="DefaultParagraphFont"/>
    <w:link w:val="Code"/>
    <w:rsid w:val="003A3771"/>
    <w:rPr>
      <w:rFonts w:ascii="Courier New" w:eastAsiaTheme="majorEastAsia" w:hAnsi="Courier New" w:cs="Courier New"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10F4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10F44"/>
    <w:rPr>
      <w:rFonts w:ascii="Courier New" w:eastAsia="Times New Roman" w:hAnsi="Courier New" w:cs="Courier New"/>
      <w:sz w:val="20"/>
      <w:szCs w:val="20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713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39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7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Red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A5300F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D57408-E783-4C2E-8A76-F51860D72C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8</TotalTime>
  <Pages>1</Pages>
  <Words>735</Words>
  <Characters>4191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2nd iTech Marathon Programming Contest</vt:lpstr>
    </vt:vector>
  </TitlesOfParts>
  <Company>Ibri College of Technology</Company>
  <LinksUpToDate>false</LinksUpToDate>
  <CharactersWithSpaces>4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2nd iTech Marathon Programming Contest</dc:title>
  <dc:subject>March 6, 2017</dc:subject>
  <dc:creator>Dhai Alshukaili</dc:creator>
  <cp:keywords/>
  <dc:description/>
  <cp:lastModifiedBy>Dr Duhai Khalifa Duhai Al Shukaili</cp:lastModifiedBy>
  <cp:revision>46</cp:revision>
  <cp:lastPrinted>2019-11-10T20:03:00Z</cp:lastPrinted>
  <dcterms:created xsi:type="dcterms:W3CDTF">2017-02-26T14:29:00Z</dcterms:created>
  <dcterms:modified xsi:type="dcterms:W3CDTF">2019-11-10T2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756678f-022a-35dd-a9b9-3578b01d5ff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-acm-transactions-on-audio-speech-and-language-processing</vt:lpwstr>
  </property>
  <property fmtid="{D5CDD505-2E9C-101B-9397-08002B2CF9AE}" pid="18" name="Mendeley Recent Style Name 6_1">
    <vt:lpwstr>IEEE/ACM Transactions on Audio, Speech, and Language Processing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